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DC0D904" w14:textId="23EA320D" w:rsidR="00830CD5" w:rsidRDefault="00F16F38">
      <w:r>
        <w:t xml:space="preserve">1.2 </w:t>
      </w:r>
      <w:r w:rsidR="00685A33">
        <w:t>wissenschaftliches Arbeiten</w:t>
      </w:r>
      <w:r w:rsidR="00D80D07">
        <w:tab/>
      </w:r>
      <w:r w:rsidR="00D80D07">
        <w:tab/>
        <w:t>Richtig zitieren und belegen</w:t>
      </w:r>
      <w:r w:rsidR="00D80D07">
        <w:tab/>
        <w:t xml:space="preserve"> Martyna Mackowiak</w:t>
      </w:r>
    </w:p>
    <w:p w14:paraId="7C316F5F" w14:textId="08ED9ECC" w:rsidR="00685A33" w:rsidRPr="00D80D07" w:rsidRDefault="00CF36A1">
      <w:pPr>
        <w:rPr>
          <w:b/>
          <w:bCs/>
        </w:rPr>
      </w:pPr>
      <w:r w:rsidRPr="00D80D07">
        <w:rPr>
          <w:b/>
          <w:bCs/>
        </w:rPr>
        <w:t xml:space="preserve">Situation </w:t>
      </w:r>
      <w:r w:rsidR="007E2049" w:rsidRPr="00D80D07">
        <w:rPr>
          <w:b/>
          <w:bCs/>
        </w:rPr>
        <w:t>von Familien in der Corona</w:t>
      </w:r>
      <w:r w:rsidR="00C614B6">
        <w:rPr>
          <w:b/>
          <w:bCs/>
        </w:rPr>
        <w:t>-K</w:t>
      </w:r>
      <w:r w:rsidR="007E2049" w:rsidRPr="00D80D07">
        <w:rPr>
          <w:b/>
          <w:bCs/>
        </w:rPr>
        <w:t xml:space="preserve">rise. Zwischen </w:t>
      </w:r>
      <w:r w:rsidR="00C17673" w:rsidRPr="00D80D07">
        <w:rPr>
          <w:b/>
          <w:bCs/>
        </w:rPr>
        <w:t>Zeitwohlstand und neuen Belastungen.</w:t>
      </w:r>
    </w:p>
    <w:p w14:paraId="360BA34C" w14:textId="00180C49" w:rsidR="00B478CA" w:rsidRDefault="00F62224">
      <w:r>
        <w:t xml:space="preserve">Viele </w:t>
      </w:r>
      <w:r w:rsidR="00B478CA">
        <w:t xml:space="preserve">Familien </w:t>
      </w:r>
      <w:r w:rsidR="007B5DBC">
        <w:t xml:space="preserve">auf der ganzen Welt </w:t>
      </w:r>
      <w:r>
        <w:t xml:space="preserve">verbringen nun aufgrund der Corona-Krise </w:t>
      </w:r>
      <w:r w:rsidR="00233064">
        <w:t xml:space="preserve">viel </w:t>
      </w:r>
      <w:r>
        <w:t>Zeit zuhause</w:t>
      </w:r>
      <w:r w:rsidR="00233064">
        <w:t xml:space="preserve">, vielleicht auch mehr als je zuvor. </w:t>
      </w:r>
      <w:r w:rsidR="00035D50">
        <w:t xml:space="preserve">Viele nutzen </w:t>
      </w:r>
      <w:r w:rsidR="00BB5618">
        <w:t>die Ausgangssperre und</w:t>
      </w:r>
      <w:r w:rsidR="00423940">
        <w:t xml:space="preserve"> die </w:t>
      </w:r>
      <w:r w:rsidR="009F7A79">
        <w:t>daraus resultierende</w:t>
      </w:r>
      <w:r w:rsidR="00722BBD">
        <w:t xml:space="preserve">, </w:t>
      </w:r>
      <w:r w:rsidR="009F7A79">
        <w:t>neu gewonnene Zeit.</w:t>
      </w:r>
      <w:r w:rsidR="00784A05">
        <w:t xml:space="preserve"> </w:t>
      </w:r>
      <w:r w:rsidR="00EC6B59">
        <w:t>Jedoch</w:t>
      </w:r>
      <w:r w:rsidR="00EE40DC">
        <w:t xml:space="preserve"> stellt die Krise nicht nur </w:t>
      </w:r>
      <w:r w:rsidR="00023FC0">
        <w:t xml:space="preserve">neue Möglichkeiten </w:t>
      </w:r>
      <w:r w:rsidR="00A55BFC">
        <w:t xml:space="preserve">für Familien </w:t>
      </w:r>
      <w:r w:rsidR="00023FC0">
        <w:t xml:space="preserve">zur Verfügung, sondern auch viele neue </w:t>
      </w:r>
      <w:r w:rsidR="00A55BFC">
        <w:t>Herausforderungen</w:t>
      </w:r>
      <w:r w:rsidR="00023FC0">
        <w:t xml:space="preserve"> und </w:t>
      </w:r>
      <w:r w:rsidR="00FE40B7">
        <w:t>Belastungen.</w:t>
      </w:r>
      <w:r w:rsidR="00F82801">
        <w:t xml:space="preserve"> </w:t>
      </w:r>
    </w:p>
    <w:p w14:paraId="31B5B97F" w14:textId="524FE25B" w:rsidR="00594275" w:rsidRPr="00102E54" w:rsidRDefault="00594275">
      <w:pPr>
        <w:rPr>
          <w:b/>
          <w:bCs/>
          <w:u w:val="single"/>
        </w:rPr>
      </w:pPr>
      <w:r w:rsidRPr="00102E54">
        <w:rPr>
          <w:b/>
          <w:bCs/>
          <w:u w:val="single"/>
        </w:rPr>
        <w:t>1. Zeitwohlstand</w:t>
      </w:r>
    </w:p>
    <w:p w14:paraId="7A6CB8DD" w14:textId="62AE4EBE" w:rsidR="005B3005" w:rsidRPr="00876AFC" w:rsidRDefault="005B3005">
      <w:pPr>
        <w:rPr>
          <w:b/>
          <w:bCs/>
        </w:rPr>
      </w:pPr>
      <w:r w:rsidRPr="00876AFC">
        <w:rPr>
          <w:b/>
          <w:bCs/>
        </w:rPr>
        <w:t xml:space="preserve">1.1 </w:t>
      </w:r>
      <w:r w:rsidR="000B20E7">
        <w:rPr>
          <w:b/>
          <w:bCs/>
        </w:rPr>
        <w:t>Mehr Zeit für die Familie</w:t>
      </w:r>
    </w:p>
    <w:p w14:paraId="02A43474" w14:textId="7D509BD4" w:rsidR="00DD5735" w:rsidRDefault="00186D06">
      <w:r>
        <w:t xml:space="preserve">Die Corona-Krise und </w:t>
      </w:r>
      <w:r w:rsidR="001E5247">
        <w:t xml:space="preserve">die damit verbundene Kontaktbeschränkung hat </w:t>
      </w:r>
      <w:r w:rsidR="00F83A0A">
        <w:t xml:space="preserve">positive Auswirkungen auf die Familien auf der ganzen Welt. </w:t>
      </w:r>
      <w:r w:rsidR="00876AFC">
        <w:t xml:space="preserve">Die meisten </w:t>
      </w:r>
      <w:r w:rsidR="004E309C">
        <w:t>Erwachsenen</w:t>
      </w:r>
      <w:r w:rsidR="00876AFC">
        <w:t xml:space="preserve"> arbeiten nun von zuhause aus</w:t>
      </w:r>
      <w:r w:rsidR="00037E43">
        <w:t xml:space="preserve"> im Homeoffice und </w:t>
      </w:r>
      <w:r w:rsidR="00CB3B1C">
        <w:t xml:space="preserve">die Kinder und Schüler erledigen ihre Schulaufgaben in ihren Kinderzimmern. </w:t>
      </w:r>
      <w:r w:rsidR="00AD47E0">
        <w:t>Vor der Krise ging es n</w:t>
      </w:r>
      <w:r w:rsidR="00F41A11">
        <w:t>ach de</w:t>
      </w:r>
      <w:r w:rsidR="00AD47E0">
        <w:t xml:space="preserve">r Arbeit und den </w:t>
      </w:r>
      <w:r w:rsidR="00F41A11">
        <w:t>Hausaufgaben</w:t>
      </w:r>
      <w:r w:rsidR="00AD47E0">
        <w:t xml:space="preserve"> für die meisten weiter: </w:t>
      </w:r>
      <w:r w:rsidR="00652CB8">
        <w:t>Erledigungen</w:t>
      </w:r>
      <w:r w:rsidR="00FF5938">
        <w:t xml:space="preserve"> mussten verrichtet werden</w:t>
      </w:r>
      <w:r w:rsidR="00652CB8">
        <w:t xml:space="preserve">, </w:t>
      </w:r>
      <w:r w:rsidR="00FF5938">
        <w:t xml:space="preserve">eine Sportart im Verein </w:t>
      </w:r>
      <w:r w:rsidR="004B51A3">
        <w:t>wurde ausgeübt</w:t>
      </w:r>
      <w:r w:rsidR="00652CB8">
        <w:t xml:space="preserve"> oder </w:t>
      </w:r>
      <w:r w:rsidR="004B51A3">
        <w:t>ein Freund wurde besucht.</w:t>
      </w:r>
      <w:r w:rsidR="005D629D">
        <w:t xml:space="preserve"> Heute, mitten in der Krise, </w:t>
      </w:r>
      <w:r w:rsidR="005B4229">
        <w:t xml:space="preserve">kann all dem nicht nachgegangen werden. </w:t>
      </w:r>
      <w:r w:rsidR="00D808DE">
        <w:t xml:space="preserve">„Die Familie rückt zusammen“ </w:t>
      </w:r>
      <w:sdt>
        <w:sdtPr>
          <w:alias w:val="To edit, see citavi.com/edit"/>
          <w:tag w:val="CitaviPlaceholder#498471a6-6cf3-4913-b8e9-7c386709f030"/>
          <w:id w:val="-1963181805"/>
          <w:placeholder>
            <w:docPart w:val="DefaultPlaceholder_-1854013440"/>
          </w:placeholder>
        </w:sdtPr>
        <w:sdtContent>
          <w:r w:rsidR="00D808DE">
            <w:rPr>
              <w:noProof/>
            </w:rPr>
            <w:fldChar w:fldCharType="begin"/>
          </w:r>
          <w:r w:rsidR="00D808DE">
            <w:rPr>
              <w:noProof/>
            </w:rPr>
            <w:instrText>ADDIN CitaviPlaceholder{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}</w:instrText>
          </w:r>
          <w:r w:rsidR="00D808DE">
            <w:rPr>
              <w:noProof/>
            </w:rPr>
            <w:fldChar w:fldCharType="separate"/>
          </w:r>
          <w:r w:rsidR="00D808DE">
            <w:rPr>
              <w:noProof/>
            </w:rPr>
            <w:t>(Tom 2020)</w:t>
          </w:r>
          <w:r w:rsidR="00D808DE">
            <w:rPr>
              <w:noProof/>
            </w:rPr>
            <w:fldChar w:fldCharType="end"/>
          </w:r>
        </w:sdtContent>
      </w:sdt>
      <w:r w:rsidR="00D808DE">
        <w:t xml:space="preserve">, denn </w:t>
      </w:r>
      <w:r w:rsidR="00C57EBC">
        <w:t>die meisten ver</w:t>
      </w:r>
      <w:r w:rsidR="00AF0711">
        <w:t>bringen</w:t>
      </w:r>
      <w:r w:rsidR="00C57EBC">
        <w:t xml:space="preserve"> ihre Zeit nun von zuhause aus. </w:t>
      </w:r>
      <w:r w:rsidR="00F07270">
        <w:t>Eltern spielen „mit ihren Kindern Brettspiele“ (</w:t>
      </w:r>
      <w:r w:rsidR="00A80B86">
        <w:t>a.a.O</w:t>
      </w:r>
      <w:r w:rsidR="002D2C9B">
        <w:t>.) oder man empfindet das „Bedürfnis</w:t>
      </w:r>
      <w:r w:rsidR="008F58F9">
        <w:t xml:space="preserve">, sich nach seinen Liebsten zu erkundigen“ </w:t>
      </w:r>
      <w:sdt>
        <w:sdtPr>
          <w:alias w:val="To edit, see citavi.com/edit"/>
          <w:tag w:val="CitaviPlaceholder#cd83d6e3-312f-48a1-9908-756c4f9a00cd"/>
          <w:id w:val="1974711055"/>
          <w:placeholder>
            <w:docPart w:val="DefaultPlaceholder_-1854013440"/>
          </w:placeholder>
        </w:sdtPr>
        <w:sdtContent>
          <w:r w:rsidR="008F58F9">
            <w:rPr>
              <w:noProof/>
            </w:rPr>
            <w:fldChar w:fldCharType="begin"/>
          </w:r>
          <w:r w:rsidR="008F58F9">
            <w:rPr>
              <w:noProof/>
            </w:rPr>
            <w:instrText>ADDIN CitaviPlaceholder{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}</w:instrText>
          </w:r>
          <w:r w:rsidR="008F58F9">
            <w:rPr>
              <w:noProof/>
            </w:rPr>
            <w:fldChar w:fldCharType="separate"/>
          </w:r>
          <w:r w:rsidR="00A80B86">
            <w:rPr>
              <w:noProof/>
            </w:rPr>
            <w:t>(</w:t>
          </w:r>
          <w:r w:rsidR="00901CC7">
            <w:rPr>
              <w:noProof/>
            </w:rPr>
            <w:t>ebd.</w:t>
          </w:r>
          <w:r w:rsidR="008F58F9">
            <w:rPr>
              <w:noProof/>
            </w:rPr>
            <w:t>)</w:t>
          </w:r>
          <w:r w:rsidR="008F58F9">
            <w:rPr>
              <w:noProof/>
            </w:rPr>
            <w:fldChar w:fldCharType="end"/>
          </w:r>
        </w:sdtContent>
      </w:sdt>
      <w:r w:rsidR="006A3EC4">
        <w:t xml:space="preserve"> und kontaktiert diese</w:t>
      </w:r>
      <w:r w:rsidR="00D647C1">
        <w:t xml:space="preserve">, um sich stundenlang in einem Telefonat </w:t>
      </w:r>
      <w:r w:rsidR="00805F52">
        <w:t>zu unterhalten.</w:t>
      </w:r>
      <w:r w:rsidR="00082040">
        <w:t xml:space="preserve"> </w:t>
      </w:r>
      <w:r w:rsidR="002B2C90">
        <w:t xml:space="preserve">Der Familienzusammenhalt </w:t>
      </w:r>
      <w:r w:rsidR="002805A3">
        <w:t>und die Bindung untereinander werden</w:t>
      </w:r>
      <w:r w:rsidR="002B2C90">
        <w:t xml:space="preserve"> durch solche Aktionen </w:t>
      </w:r>
      <w:r w:rsidR="002805A3">
        <w:t>gestärkt und verfestigt.</w:t>
      </w:r>
      <w:r w:rsidR="005F3DFE">
        <w:br/>
      </w:r>
      <w:r w:rsidR="000209B8">
        <w:t>Die</w:t>
      </w:r>
      <w:r w:rsidR="00F45E64">
        <w:t xml:space="preserve"> Familienmutter </w:t>
      </w:r>
      <w:r w:rsidR="00DD5735">
        <w:t>Lenore</w:t>
      </w:r>
      <w:r w:rsidR="004F12CC">
        <w:t xml:space="preserve"> </w:t>
      </w:r>
      <w:sdt>
        <w:sdtPr>
          <w:alias w:val="To edit, see citavi.com/edit"/>
          <w:tag w:val="CitaviPlaceholder#d94416f7-95b8-4e80-bb27-b27e9eacb366"/>
          <w:id w:val="160360453"/>
          <w:placeholder>
            <w:docPart w:val="DefaultPlaceholder_-1854013440"/>
          </w:placeholder>
        </w:sdtPr>
        <w:sdtContent>
          <w:r w:rsidR="004F12CC">
            <w:rPr>
              <w:noProof/>
            </w:rPr>
            <w:fldChar w:fldCharType="begin"/>
          </w:r>
          <w:r w:rsidR="00F028C5">
            <w:rPr>
              <w:noProof/>
            </w:rPr>
            <w:instrText>ADDIN CitaviPlaceholder{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}</w:instrText>
          </w:r>
          <w:r w:rsidR="004F12CC">
            <w:rPr>
              <w:noProof/>
            </w:rPr>
            <w:fldChar w:fldCharType="separate"/>
          </w:r>
          <w:r w:rsidR="004F12CC">
            <w:rPr>
              <w:noProof/>
            </w:rPr>
            <w:t>Lötsch (2020)</w:t>
          </w:r>
          <w:r w:rsidR="004F12CC">
            <w:rPr>
              <w:noProof/>
            </w:rPr>
            <w:fldChar w:fldCharType="end"/>
          </w:r>
        </w:sdtContent>
      </w:sdt>
      <w:r w:rsidR="005C3FC4">
        <w:t xml:space="preserve"> </w:t>
      </w:r>
      <w:r w:rsidR="00436BDE">
        <w:t>vermittelte</w:t>
      </w:r>
      <w:r w:rsidR="005C3FC4">
        <w:t xml:space="preserve"> ihrem Nachwuchs mit pädagogischem Hintergrundgedanken </w:t>
      </w:r>
      <w:r w:rsidR="00995DA7">
        <w:t>hauswirtschaftliche sowie Koch</w:t>
      </w:r>
      <w:r w:rsidR="004F12CC">
        <w:t>- und Backkompetenzen.</w:t>
      </w:r>
      <w:r w:rsidR="00692EAE">
        <w:t xml:space="preserve"> </w:t>
      </w:r>
    </w:p>
    <w:p w14:paraId="67E69888" w14:textId="3C9A3E14" w:rsidR="00102E54" w:rsidRDefault="00331FAA">
      <w:r w:rsidRPr="00D649F2">
        <w:rPr>
          <w:b/>
          <w:bCs/>
        </w:rPr>
        <w:t xml:space="preserve">1.2 </w:t>
      </w:r>
      <w:r w:rsidR="00D649F2" w:rsidRPr="00D649F2">
        <w:rPr>
          <w:b/>
          <w:bCs/>
        </w:rPr>
        <w:t>Zeit für Nebensächliches</w:t>
      </w:r>
    </w:p>
    <w:p w14:paraId="044C4A6E" w14:textId="5147EF7C" w:rsidR="00D649F2" w:rsidRPr="00D649F2" w:rsidRDefault="00D649F2">
      <w:r>
        <w:t xml:space="preserve">Im Alltag schiebt man </w:t>
      </w:r>
      <w:r w:rsidR="00252D7A">
        <w:t>viele Sachen und Erledigungen vor sich hin.</w:t>
      </w:r>
      <w:r w:rsidR="00612590">
        <w:t xml:space="preserve"> Die Corona-Krise bietet die ideale Möglichkeit für viele, ihre Wohnungen, Keller und Garagen auszumisten. </w:t>
      </w:r>
      <w:r w:rsidR="00431E63">
        <w:t xml:space="preserve">Auch Familie </w:t>
      </w:r>
      <w:r w:rsidR="00516820">
        <w:t xml:space="preserve">Lötsch sorgt </w:t>
      </w:r>
      <w:r w:rsidR="0007021C">
        <w:t>in ihrer neu</w:t>
      </w:r>
      <w:r w:rsidR="00E440E9">
        <w:t xml:space="preserve"> gewonnenen Zeit </w:t>
      </w:r>
      <w:r w:rsidR="00516820">
        <w:t xml:space="preserve">für leere Bücherregale </w:t>
      </w:r>
      <w:sdt>
        <w:sdtPr>
          <w:alias w:val="To edit, see citavi.com/edit"/>
          <w:tag w:val="CitaviPlaceholder#7a37927e-833d-4876-a310-440b87433119"/>
          <w:id w:val="-1164397288"/>
          <w:placeholder>
            <w:docPart w:val="DefaultPlaceholder_-1854013440"/>
          </w:placeholder>
        </w:sdtPr>
        <w:sdtContent>
          <w:r w:rsidR="00516820">
            <w:rPr>
              <w:noProof/>
            </w:rPr>
            <w:fldChar w:fldCharType="begin"/>
          </w:r>
          <w:r w:rsidR="00F028C5">
            <w:rPr>
              <w:noProof/>
            </w:rPr>
            <w:instrText>ADDIN CitaviPlaceholder{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}</w:instrText>
          </w:r>
          <w:r w:rsidR="00516820">
            <w:rPr>
              <w:noProof/>
            </w:rPr>
            <w:fldChar w:fldCharType="separate"/>
          </w:r>
          <w:r w:rsidR="00516820">
            <w:rPr>
              <w:noProof/>
            </w:rPr>
            <w:t>(Lötsch 2020)</w:t>
          </w:r>
          <w:r w:rsidR="00516820">
            <w:rPr>
              <w:noProof/>
            </w:rPr>
            <w:fldChar w:fldCharType="end"/>
          </w:r>
        </w:sdtContent>
      </w:sdt>
      <w:r w:rsidR="00516820">
        <w:t>.</w:t>
      </w:r>
      <w:r w:rsidR="000D26F2">
        <w:t xml:space="preserve"> </w:t>
      </w:r>
      <w:r w:rsidR="00C45DBF">
        <w:br/>
      </w:r>
      <w:r w:rsidR="000D034D">
        <w:t xml:space="preserve">Der Beitrag </w:t>
      </w:r>
      <w:r w:rsidR="00066EDB">
        <w:t>des Mitteldeutschen Rundfunks</w:t>
      </w:r>
      <w:r w:rsidR="00121489">
        <w:t xml:space="preserve"> MRD (2020)</w:t>
      </w:r>
      <w:r w:rsidR="00245D6E">
        <w:t xml:space="preserve"> zeigt weiter </w:t>
      </w:r>
      <w:r w:rsidR="000C2492">
        <w:t xml:space="preserve">Möglichkeiten auf, wie man die Zeit im Shutdown </w:t>
      </w:r>
      <w:r w:rsidR="00FD00E0">
        <w:t xml:space="preserve">sinnvoll nutzen kann: </w:t>
      </w:r>
      <w:r w:rsidR="00955487">
        <w:t xml:space="preserve">eine Runde </w:t>
      </w:r>
      <w:r w:rsidR="00CB3DC7">
        <w:t xml:space="preserve">joggen gehen im Park, das Zuhause neu dekorieren </w:t>
      </w:r>
      <w:r w:rsidR="004D4CBD">
        <w:t>oder neue Rezepte ausprobieren.</w:t>
      </w:r>
      <w:r w:rsidR="006823A7">
        <w:t xml:space="preserve"> </w:t>
      </w:r>
      <w:r w:rsidR="00C46865">
        <w:t>„..</w:t>
      </w:r>
      <w:r w:rsidR="006823A7">
        <w:t>(D)as</w:t>
      </w:r>
      <w:r w:rsidR="00BE23A3">
        <w:t xml:space="preserve"> alte Liederbuch rauskramen, …</w:t>
      </w:r>
      <w:r w:rsidR="00110EB0">
        <w:t xml:space="preserve"> und lossingen“ </w:t>
      </w:r>
      <w:sdt>
        <w:sdtPr>
          <w:alias w:val="To edit, see citavi.com/edit"/>
          <w:tag w:val="CitaviPlaceholder#77348624-704e-4835-bc98-f3af5ce018b9"/>
          <w:id w:val="805816811"/>
          <w:placeholder>
            <w:docPart w:val="DefaultPlaceholder_-1854013440"/>
          </w:placeholder>
        </w:sdtPr>
        <w:sdtContent>
          <w:r w:rsidR="00786714">
            <w:rPr>
              <w:noProof/>
            </w:rPr>
            <w:fldChar w:fldCharType="begin"/>
          </w:r>
          <w:r w:rsidR="00786714">
            <w:rPr>
              <w:noProof/>
            </w:rPr>
            <w:instrText>ADDIN CitaviPlaceholder{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}</w:instrText>
          </w:r>
          <w:r w:rsidR="00786714">
            <w:rPr>
              <w:noProof/>
            </w:rPr>
            <w:fldChar w:fldCharType="separate"/>
          </w:r>
          <w:r w:rsidR="00786714">
            <w:rPr>
              <w:noProof/>
            </w:rPr>
            <w:t>(MDR 2020)</w:t>
          </w:r>
          <w:r w:rsidR="00786714">
            <w:rPr>
              <w:noProof/>
            </w:rPr>
            <w:fldChar w:fldCharType="end"/>
          </w:r>
        </w:sdtContent>
      </w:sdt>
      <w:r w:rsidR="00786714">
        <w:t xml:space="preserve"> </w:t>
      </w:r>
      <w:r w:rsidR="008C4F03">
        <w:t xml:space="preserve">oder </w:t>
      </w:r>
      <w:r w:rsidR="000E00CD">
        <w:t xml:space="preserve">„an einem sonnigen Wochenende das Auto … </w:t>
      </w:r>
      <w:r w:rsidR="007E1FA6">
        <w:t xml:space="preserve">vom Dreck befreien“ </w:t>
      </w:r>
      <w:r w:rsidR="001702B8">
        <w:t>(a.a.O.)</w:t>
      </w:r>
      <w:r w:rsidR="00A64321">
        <w:t xml:space="preserve"> sind keine üblichen Beschäftigungen </w:t>
      </w:r>
      <w:r w:rsidR="00946848">
        <w:t xml:space="preserve">im ursprünglichen Alltag, </w:t>
      </w:r>
      <w:r w:rsidR="0009408D">
        <w:t xml:space="preserve">können in der Krise aber eine durchaus </w:t>
      </w:r>
      <w:r w:rsidR="009D5343">
        <w:t>sinnvolle Beschäftigung darstellen.</w:t>
      </w:r>
    </w:p>
    <w:p w14:paraId="60CB040B" w14:textId="6FBA3CB9" w:rsidR="005444DE" w:rsidRPr="001A4F12" w:rsidRDefault="00BC1EF8">
      <w:pPr>
        <w:rPr>
          <w:b/>
          <w:bCs/>
          <w:u w:val="single"/>
        </w:rPr>
      </w:pPr>
      <w:r w:rsidRPr="001A4F12">
        <w:rPr>
          <w:b/>
          <w:bCs/>
          <w:u w:val="single"/>
        </w:rPr>
        <w:t>2. Belastung</w:t>
      </w:r>
    </w:p>
    <w:p w14:paraId="44B12B9B" w14:textId="1E98A3A2" w:rsidR="00BC1EF8" w:rsidRPr="001A4F12" w:rsidRDefault="00BC1EF8">
      <w:pPr>
        <w:rPr>
          <w:b/>
          <w:bCs/>
        </w:rPr>
      </w:pPr>
      <w:r w:rsidRPr="001A4F12">
        <w:rPr>
          <w:b/>
          <w:bCs/>
        </w:rPr>
        <w:t xml:space="preserve">2.1 </w:t>
      </w:r>
      <w:r w:rsidR="0044537D" w:rsidRPr="001A4F12">
        <w:rPr>
          <w:b/>
          <w:bCs/>
        </w:rPr>
        <w:t>Kinder in sozialer Isolierung</w:t>
      </w:r>
    </w:p>
    <w:p w14:paraId="3858A8A3" w14:textId="47D798F4" w:rsidR="009071CE" w:rsidRDefault="005A3590">
      <w:r>
        <w:t xml:space="preserve">Vor allem Kinder leiden </w:t>
      </w:r>
      <w:r w:rsidR="008864D7">
        <w:t>unter de</w:t>
      </w:r>
      <w:r w:rsidR="0043140B">
        <w:t>n</w:t>
      </w:r>
      <w:r w:rsidR="008864D7">
        <w:t xml:space="preserve"> Kontaktbeschränkung</w:t>
      </w:r>
      <w:r w:rsidR="0043140B">
        <w:t>en</w:t>
      </w:r>
      <w:r w:rsidR="008864D7">
        <w:t>.</w:t>
      </w:r>
      <w:r w:rsidR="00A9767D">
        <w:t xml:space="preserve"> </w:t>
      </w:r>
      <w:r w:rsidR="00FB78A6">
        <w:t xml:space="preserve">Kindergärten </w:t>
      </w:r>
      <w:r w:rsidR="007963FA">
        <w:t xml:space="preserve">sind geschlossen und Spielplätze sind gesperrt. </w:t>
      </w:r>
      <w:r w:rsidR="00C07F90">
        <w:t>Die Kinder verbringen die meiste Zeit zuhause mit ihrer Familie, aber dementsprechend auch ohn</w:t>
      </w:r>
      <w:r w:rsidR="007F2E7B">
        <w:t xml:space="preserve">e ihre Freunde. </w:t>
      </w:r>
      <w:r w:rsidR="006E325E">
        <w:t xml:space="preserve">Doch </w:t>
      </w:r>
      <w:r w:rsidR="006B4928">
        <w:t xml:space="preserve">gerade „soziale Kontakte und Freundschaften zu anderen </w:t>
      </w:r>
      <w:r w:rsidR="00D62A7B">
        <w:t>Kindern</w:t>
      </w:r>
      <w:r w:rsidR="006D24CE">
        <w:t>“</w:t>
      </w:r>
      <w:r w:rsidR="00A71FB5">
        <w:t xml:space="preserve"> </w:t>
      </w:r>
      <w:sdt>
        <w:sdtPr>
          <w:alias w:val="To edit, see citavi.com/edit"/>
          <w:tag w:val="CitaviPlaceholder#2c40acd8-bc59-4e55-8050-ff7986b5e104"/>
          <w:id w:val="-581915695"/>
          <w:placeholder>
            <w:docPart w:val="DefaultPlaceholder_-1854013440"/>
          </w:placeholder>
        </w:sdtPr>
        <w:sdtContent>
          <w:r w:rsidR="00A71FB5">
            <w:rPr>
              <w:noProof/>
            </w:rPr>
            <w:fldChar w:fldCharType="begin"/>
          </w:r>
          <w:r w:rsidR="00A71FB5">
            <w:rPr>
              <w:noProof/>
            </w:rPr>
            <w:instrText>ADDIN CitaviPlaceholder{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}</w:instrText>
          </w:r>
          <w:r w:rsidR="00A71FB5">
            <w:rPr>
              <w:noProof/>
            </w:rPr>
            <w:fldChar w:fldCharType="separate"/>
          </w:r>
          <w:r w:rsidR="00A71FB5">
            <w:rPr>
              <w:noProof/>
            </w:rPr>
            <w:t>(Braun und Dabrock 2020)</w:t>
          </w:r>
          <w:r w:rsidR="00A71FB5">
            <w:rPr>
              <w:noProof/>
            </w:rPr>
            <w:fldChar w:fldCharType="end"/>
          </w:r>
        </w:sdtContent>
      </w:sdt>
      <w:r w:rsidR="00D62A7B">
        <w:t xml:space="preserve"> </w:t>
      </w:r>
      <w:r w:rsidR="00AB2908">
        <w:t xml:space="preserve">sind </w:t>
      </w:r>
      <w:r w:rsidR="0025243B">
        <w:t>entscheidend</w:t>
      </w:r>
      <w:r w:rsidR="00FB186B">
        <w:t>e Faktoren, die</w:t>
      </w:r>
      <w:r w:rsidR="00406300">
        <w:t xml:space="preserve"> „dazu beitragen, ein zufriedenes Leben führen zu können</w:t>
      </w:r>
      <w:r w:rsidR="00AC23D9">
        <w:t>“ (</w:t>
      </w:r>
      <w:r w:rsidR="00901CC7">
        <w:t>a.a.O</w:t>
      </w:r>
      <w:r w:rsidR="00AC23D9">
        <w:t>.).</w:t>
      </w:r>
      <w:r w:rsidR="009C7582">
        <w:br/>
      </w:r>
      <w:r w:rsidR="00977102">
        <w:t xml:space="preserve">Die </w:t>
      </w:r>
      <w:r w:rsidR="009C7582">
        <w:t>Ki</w:t>
      </w:r>
      <w:r w:rsidR="00D17AE2">
        <w:t xml:space="preserve">nder, dessen Eltern in systemrelevanten Berufen arbeiten, </w:t>
      </w:r>
      <w:r w:rsidR="00181121">
        <w:t>werden in de</w:t>
      </w:r>
      <w:r w:rsidR="0043140B">
        <w:t>n</w:t>
      </w:r>
      <w:r w:rsidR="00181121">
        <w:t xml:space="preserve"> Kitas notbetreut, jedoch </w:t>
      </w:r>
      <w:r w:rsidR="00B126DD">
        <w:t xml:space="preserve">entsprechen diese nur einem Bruchteil </w:t>
      </w:r>
      <w:r w:rsidR="00B71358">
        <w:t xml:space="preserve">aller </w:t>
      </w:r>
      <w:r w:rsidR="00977102">
        <w:t>zu betreuenden Kindern</w:t>
      </w:r>
      <w:r w:rsidR="00B71358">
        <w:t xml:space="preserve">. </w:t>
      </w:r>
      <w:r w:rsidR="00BF364C">
        <w:t>Dem größeren Teil w</w:t>
      </w:r>
      <w:r w:rsidR="00E21B02">
        <w:t>ird</w:t>
      </w:r>
      <w:r w:rsidR="00BF364C">
        <w:t xml:space="preserve"> verboten, sich mit ihren Freunden zu treffen</w:t>
      </w:r>
      <w:r w:rsidR="00915847">
        <w:t xml:space="preserve">, was laut </w:t>
      </w:r>
      <w:r w:rsidR="00F44F21">
        <w:t xml:space="preserve">Braun und Dabrock </w:t>
      </w:r>
      <w:r w:rsidR="003D4DCE">
        <w:t xml:space="preserve">(2020) </w:t>
      </w:r>
      <w:r w:rsidR="00F44F21">
        <w:t>ein Verstoß gegen die Verfassung</w:t>
      </w:r>
      <w:r w:rsidR="00593677">
        <w:t xml:space="preserve"> </w:t>
      </w:r>
      <w:r w:rsidR="00187943">
        <w:t>sei</w:t>
      </w:r>
      <w:r w:rsidR="00593677">
        <w:t xml:space="preserve"> und das Kindeswohl negativ beeinfluss</w:t>
      </w:r>
      <w:r w:rsidR="00187943">
        <w:t>e</w:t>
      </w:r>
      <w:r w:rsidR="009071CE">
        <w:t>.</w:t>
      </w:r>
    </w:p>
    <w:p w14:paraId="099F8B2D" w14:textId="5C656175" w:rsidR="00B22025" w:rsidRPr="001A4F12" w:rsidRDefault="00453DB8">
      <w:pPr>
        <w:rPr>
          <w:b/>
          <w:bCs/>
        </w:rPr>
      </w:pPr>
      <w:r w:rsidRPr="001A4F12">
        <w:rPr>
          <w:b/>
          <w:bCs/>
        </w:rPr>
        <w:t xml:space="preserve">2.2 </w:t>
      </w:r>
      <w:r w:rsidR="00323219" w:rsidRPr="001A4F12">
        <w:rPr>
          <w:b/>
          <w:bCs/>
        </w:rPr>
        <w:t>Eltern</w:t>
      </w:r>
      <w:r w:rsidR="0064076F" w:rsidRPr="001A4F12">
        <w:rPr>
          <w:b/>
          <w:bCs/>
        </w:rPr>
        <w:t xml:space="preserve"> – neue Alltagsstrukturen im Homeoffice</w:t>
      </w:r>
    </w:p>
    <w:p w14:paraId="72FCE64E" w14:textId="53CAD47B" w:rsidR="00985F57" w:rsidRDefault="00F22EBD">
      <w:r>
        <w:lastRenderedPageBreak/>
        <w:t>Auch Eltern werden</w:t>
      </w:r>
      <w:r w:rsidR="00585F5B">
        <w:t xml:space="preserve"> durch die Krise mit neuen Herausforderungen und</w:t>
      </w:r>
      <w:r w:rsidR="004E0E69">
        <w:t xml:space="preserve"> Belastungen konfrontiert.</w:t>
      </w:r>
      <w:r w:rsidR="004154B4">
        <w:t xml:space="preserve"> Neben de</w:t>
      </w:r>
      <w:r w:rsidR="00D64980">
        <w:t xml:space="preserve">m neuen Arbeitsplatz im Homeoffice, bedarf es einer </w:t>
      </w:r>
      <w:r w:rsidR="00EB6FAB">
        <w:t>intensiven Kinderbetreuung</w:t>
      </w:r>
      <w:r w:rsidR="004E0A4E">
        <w:t xml:space="preserve">, weshalb nicht selten </w:t>
      </w:r>
      <w:r w:rsidR="000D5E8C">
        <w:t>eher die Frauen zuhause bleiben, um die Kinder zu betreuen und die Männer weiter</w:t>
      </w:r>
      <w:r w:rsidR="005D3384">
        <w:t xml:space="preserve">hin </w:t>
      </w:r>
      <w:r w:rsidR="000D5E8C">
        <w:t>arbeiten gehen</w:t>
      </w:r>
      <w:r w:rsidR="006D0027">
        <w:t xml:space="preserve"> </w:t>
      </w:r>
      <w:sdt>
        <w:sdtPr>
          <w:alias w:val="To edit, see citavi.com/edit"/>
          <w:tag w:val="CitaviPlaceholder#e8868812-efd5-4dd7-b2f4-792aed74ddff"/>
          <w:id w:val="1115566782"/>
          <w:placeholder>
            <w:docPart w:val="DefaultPlaceholder_-1854013440"/>
          </w:placeholder>
        </w:sdtPr>
        <w:sdtContent>
          <w:r w:rsidR="00C334B6">
            <w:rPr>
              <w:noProof/>
            </w:rPr>
            <w:fldChar w:fldCharType="begin"/>
          </w:r>
          <w:r w:rsidR="00C334B6">
            <w:rPr>
              <w:noProof/>
            </w:rPr>
            <w:instrText>ADDIN CitaviPlaceholder{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}</w:instrText>
          </w:r>
          <w:r w:rsidR="00C334B6">
            <w:rPr>
              <w:noProof/>
            </w:rPr>
            <w:fldChar w:fldCharType="separate"/>
          </w:r>
          <w:r w:rsidR="00C334B6">
            <w:rPr>
              <w:noProof/>
            </w:rPr>
            <w:t>(Horn 2020)</w:t>
          </w:r>
          <w:r w:rsidR="00C334B6">
            <w:rPr>
              <w:noProof/>
            </w:rPr>
            <w:fldChar w:fldCharType="end"/>
          </w:r>
        </w:sdtContent>
      </w:sdt>
      <w:r w:rsidR="005D3384">
        <w:t>.</w:t>
      </w:r>
    </w:p>
    <w:p w14:paraId="0030E497" w14:textId="77777777" w:rsidR="00C56E26" w:rsidRPr="001A4F12" w:rsidRDefault="00373652">
      <w:pPr>
        <w:rPr>
          <w:b/>
          <w:bCs/>
        </w:rPr>
      </w:pPr>
      <w:r w:rsidRPr="001A4F12">
        <w:rPr>
          <w:b/>
          <w:bCs/>
        </w:rPr>
        <w:t xml:space="preserve">2.3 </w:t>
      </w:r>
      <w:r w:rsidR="00ED667B" w:rsidRPr="001A4F12">
        <w:rPr>
          <w:b/>
          <w:bCs/>
        </w:rPr>
        <w:t>Ein Anstieg von h</w:t>
      </w:r>
      <w:r w:rsidRPr="001A4F12">
        <w:rPr>
          <w:b/>
          <w:bCs/>
        </w:rPr>
        <w:t>äusliche</w:t>
      </w:r>
      <w:r w:rsidR="0037610A" w:rsidRPr="001A4F12">
        <w:rPr>
          <w:b/>
          <w:bCs/>
        </w:rPr>
        <w:t>r</w:t>
      </w:r>
      <w:r w:rsidRPr="001A4F12">
        <w:rPr>
          <w:b/>
          <w:bCs/>
        </w:rPr>
        <w:t xml:space="preserve"> Gewalt</w:t>
      </w:r>
      <w:r w:rsidR="00ED667B" w:rsidRPr="001A4F12">
        <w:rPr>
          <w:b/>
          <w:bCs/>
        </w:rPr>
        <w:t>?</w:t>
      </w:r>
    </w:p>
    <w:p w14:paraId="3FD3BA0E" w14:textId="5D8A939E" w:rsidR="0037610A" w:rsidRDefault="004500AD">
      <w:r>
        <w:t>Aufgrund der Kontaktbeschränkung</w:t>
      </w:r>
      <w:r w:rsidR="009677AE">
        <w:t>en</w:t>
      </w:r>
      <w:r w:rsidR="00C56E26">
        <w:t xml:space="preserve"> ist </w:t>
      </w:r>
      <w:r w:rsidR="00A85B59">
        <w:t xml:space="preserve">ein Aufenthalt außerhalb der Wohnung </w:t>
      </w:r>
      <w:r w:rsidR="0092384E">
        <w:t>nur mit einem triftigen Grund gestattet</w:t>
      </w:r>
      <w:r w:rsidR="00E85CB1">
        <w:t xml:space="preserve">. Ebenso </w:t>
      </w:r>
      <w:r w:rsidR="00FF60EA">
        <w:t>ist es nicht mehr möglich, sich mit mehreren Freunden gleichzeitig zu treffen</w:t>
      </w:r>
      <w:r w:rsidR="002C7318">
        <w:t xml:space="preserve">, wodurch ganze Familien </w:t>
      </w:r>
      <w:r w:rsidR="007E62C3">
        <w:t xml:space="preserve">teilweise </w:t>
      </w:r>
      <w:r w:rsidR="00292592">
        <w:t xml:space="preserve">sozial isoliert in ihren Wohnungen </w:t>
      </w:r>
      <w:r w:rsidR="00A35405">
        <w:t>auf den</w:t>
      </w:r>
      <w:r w:rsidR="00437098">
        <w:t xml:space="preserve"> alten</w:t>
      </w:r>
      <w:r w:rsidR="00A35405">
        <w:t xml:space="preserve"> Alltag warten.</w:t>
      </w:r>
      <w:r w:rsidR="00B14909">
        <w:br/>
      </w:r>
      <w:r w:rsidR="00965E4E">
        <w:t xml:space="preserve">Die im Folgenden </w:t>
      </w:r>
      <w:r w:rsidR="00DA455A">
        <w:t xml:space="preserve">genannten Aussagen beziehen sich auf </w:t>
      </w:r>
      <w:r w:rsidR="00D61F63">
        <w:t xml:space="preserve">den </w:t>
      </w:r>
      <w:r w:rsidR="00A20E8B">
        <w:t>Zeitungsa</w:t>
      </w:r>
      <w:r w:rsidR="00D61F63">
        <w:t>rtikel von</w:t>
      </w:r>
      <w:r w:rsidR="00437098">
        <w:t xml:space="preserve"> </w:t>
      </w:r>
      <w:sdt>
        <w:sdtPr>
          <w:alias w:val="To edit, see citavi.com/edit"/>
          <w:tag w:val="CitaviPlaceholder#7246e1ce-1e12-4182-8a07-b49c10734a95"/>
          <w:id w:val="-866914167"/>
          <w:placeholder>
            <w:docPart w:val="DefaultPlaceholder_-1854013440"/>
          </w:placeholder>
        </w:sdtPr>
        <w:sdtContent>
          <w:r w:rsidR="00437098">
            <w:rPr>
              <w:noProof/>
            </w:rPr>
            <w:fldChar w:fldCharType="begin"/>
          </w:r>
          <w:r w:rsidR="00437098">
            <w:rPr>
              <w:noProof/>
            </w:rPr>
            <w:instrText>ADDIN CitaviPlaceholder{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}</w:instrText>
          </w:r>
          <w:r w:rsidR="00437098">
            <w:rPr>
              <w:noProof/>
            </w:rPr>
            <w:fldChar w:fldCharType="separate"/>
          </w:r>
          <w:r w:rsidR="00437098">
            <w:rPr>
              <w:noProof/>
            </w:rPr>
            <w:t xml:space="preserve">SEIDEL </w:t>
          </w:r>
          <w:r w:rsidR="00FA1232">
            <w:rPr>
              <w:noProof/>
            </w:rPr>
            <w:t>(</w:t>
          </w:r>
          <w:r w:rsidR="00437098" w:rsidRPr="00437098">
            <w:rPr>
              <w:noProof/>
            </w:rPr>
            <w:t>2020)</w:t>
          </w:r>
          <w:r w:rsidR="00437098">
            <w:rPr>
              <w:noProof/>
            </w:rPr>
            <w:fldChar w:fldCharType="end"/>
          </w:r>
        </w:sdtContent>
      </w:sdt>
      <w:r w:rsidR="00A20E8B">
        <w:t>.</w:t>
      </w:r>
      <w:r w:rsidR="00ED0B3C">
        <w:t xml:space="preserve"> Die Meldungen von häuslicher Gewalt</w:t>
      </w:r>
      <w:r w:rsidR="00A770B9">
        <w:t>, sowohl gegen Kinder als auch gegen Männer und Frauen,</w:t>
      </w:r>
      <w:r w:rsidR="00ED0B3C">
        <w:t xml:space="preserve"> </w:t>
      </w:r>
      <w:r w:rsidR="00A770B9">
        <w:t>bei der Polizei seien</w:t>
      </w:r>
      <w:r w:rsidR="00A00CEB">
        <w:t xml:space="preserve"> in der Krise zurück gegangen. Dies stehe widersprüchlich</w:t>
      </w:r>
      <w:r w:rsidR="001E1286">
        <w:t xml:space="preserve"> zu den Anrufzahlen bei entsprechenden Telefonhotlines.</w:t>
      </w:r>
      <w:r w:rsidR="00A770B9">
        <w:t xml:space="preserve"> </w:t>
      </w:r>
      <w:r w:rsidR="00404476">
        <w:t xml:space="preserve">Viele </w:t>
      </w:r>
      <w:r w:rsidR="004B4F30">
        <w:t xml:space="preserve">Meldungen von Gefährdung von Kindern </w:t>
      </w:r>
      <w:r w:rsidR="00B2584D">
        <w:t>kämen von Lehrern</w:t>
      </w:r>
      <w:r w:rsidR="0003710B">
        <w:t xml:space="preserve"> und Erziehern, die </w:t>
      </w:r>
      <w:r w:rsidR="001A6941">
        <w:t xml:space="preserve">diese im Schul- und Kindergartenalltag beobachten. Da </w:t>
      </w:r>
      <w:r w:rsidR="00592033">
        <w:t>solche Einrichtungen momentan geschlossen haben, übers</w:t>
      </w:r>
      <w:r w:rsidR="00F915F2">
        <w:t>ä</w:t>
      </w:r>
      <w:r w:rsidR="00592033">
        <w:t xml:space="preserve">hen </w:t>
      </w:r>
      <w:r w:rsidR="00F915F2">
        <w:t>wir</w:t>
      </w:r>
      <w:r w:rsidR="00CC4CCE">
        <w:t xml:space="preserve"> momentan diese Gefährdungen.</w:t>
      </w:r>
      <w:r w:rsidR="007E7154">
        <w:t xml:space="preserve"> </w:t>
      </w:r>
      <w:r w:rsidR="00AE695B">
        <w:br/>
      </w:r>
      <w:r w:rsidR="004A773C">
        <w:t>Fakten gibt es</w:t>
      </w:r>
      <w:r w:rsidR="006073CF">
        <w:t xml:space="preserve"> dementsprechend</w:t>
      </w:r>
      <w:r w:rsidR="004A773C">
        <w:t xml:space="preserve"> momentan noch keine, die belegen, dass </w:t>
      </w:r>
      <w:r w:rsidR="00093634">
        <w:t xml:space="preserve">ein Anstieg von häuslicher Gewalt zu vermerken ist. </w:t>
      </w:r>
      <w:r w:rsidR="000B6143">
        <w:t xml:space="preserve">Jedoch </w:t>
      </w:r>
      <w:r w:rsidR="00A61412">
        <w:t>wird vermutet, dass</w:t>
      </w:r>
      <w:r w:rsidR="00604BE5">
        <w:t xml:space="preserve"> mit der Öffnung von Kitas </w:t>
      </w:r>
      <w:r w:rsidR="003C4E00">
        <w:t>und Schulen</w:t>
      </w:r>
      <w:r w:rsidR="00E676EA">
        <w:t xml:space="preserve"> und d</w:t>
      </w:r>
      <w:r w:rsidR="003C4E00">
        <w:t>er Aufhebung der Kontaktbeschränkung</w:t>
      </w:r>
      <w:r w:rsidR="00606146">
        <w:t xml:space="preserve"> und somit </w:t>
      </w:r>
      <w:r w:rsidR="00E676EA">
        <w:t>der</w:t>
      </w:r>
      <w:r w:rsidR="00307AFF">
        <w:t xml:space="preserve"> widerkehrenden Möglichkeit von uneingeschränkten Hausbesuchen</w:t>
      </w:r>
      <w:r w:rsidR="003029F9">
        <w:t xml:space="preserve"> die Anzahl der Gefährdungsmeldungen wieder steigen wird </w:t>
      </w:r>
      <w:sdt>
        <w:sdtPr>
          <w:alias w:val="To edit, see citavi.com/edit"/>
          <w:tag w:val="CitaviPlaceholder#09a85011-e249-406e-868f-baaa79878ade"/>
          <w:id w:val="493994101"/>
          <w:placeholder>
            <w:docPart w:val="DefaultPlaceholder_-1854013440"/>
          </w:placeholder>
        </w:sdtPr>
        <w:sdtContent>
          <w:r w:rsidR="00E115B1">
            <w:rPr>
              <w:noProof/>
            </w:rPr>
            <w:fldChar w:fldCharType="begin"/>
          </w:r>
          <w:r w:rsidR="00E115B1">
            <w:rPr>
              <w:noProof/>
            </w:rPr>
            <w:instrText>ADDIN CitaviPlaceholder{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}</w:instrText>
          </w:r>
          <w:r w:rsidR="00E115B1">
            <w:rPr>
              <w:noProof/>
            </w:rPr>
            <w:fldChar w:fldCharType="separate"/>
          </w:r>
          <w:r w:rsidR="00E115B1">
            <w:rPr>
              <w:noProof/>
            </w:rPr>
            <w:t>(Kohrs und Kampf 2020)</w:t>
          </w:r>
          <w:r w:rsidR="00E115B1">
            <w:rPr>
              <w:noProof/>
            </w:rPr>
            <w:fldChar w:fldCharType="end"/>
          </w:r>
          <w:r w:rsidR="00E115B1">
            <w:rPr>
              <w:noProof/>
            </w:rPr>
            <w:t>.</w:t>
          </w:r>
        </w:sdtContent>
      </w:sdt>
    </w:p>
    <w:p w14:paraId="36A4AF2A" w14:textId="22CAB037" w:rsidR="00B46870" w:rsidRDefault="00453DB8">
      <w:pPr>
        <w:rPr>
          <w:b/>
          <w:bCs/>
        </w:rPr>
      </w:pPr>
      <w:r w:rsidRPr="00E115B1">
        <w:rPr>
          <w:b/>
          <w:bCs/>
        </w:rPr>
        <w:t>2.</w:t>
      </w:r>
      <w:r w:rsidR="00373652" w:rsidRPr="00E115B1">
        <w:rPr>
          <w:b/>
          <w:bCs/>
        </w:rPr>
        <w:t>4</w:t>
      </w:r>
      <w:r w:rsidRPr="00E115B1">
        <w:rPr>
          <w:b/>
          <w:bCs/>
        </w:rPr>
        <w:t xml:space="preserve"> </w:t>
      </w:r>
      <w:r w:rsidR="00A768CF">
        <w:rPr>
          <w:b/>
          <w:bCs/>
        </w:rPr>
        <w:t>Finanziell begründete Existenzsorgen</w:t>
      </w:r>
    </w:p>
    <w:p w14:paraId="008DB494" w14:textId="31135E8C" w:rsidR="00C7239F" w:rsidRPr="00C7239F" w:rsidRDefault="00617212">
      <w:r>
        <w:t>Durch die Corona-Krise bedingt arbeiten momentan viele Menschen im Homeoffice. Jedoch ist das nicht für alle</w:t>
      </w:r>
      <w:r w:rsidR="008E6B3B">
        <w:t xml:space="preserve"> Geschäftsmodelle möglich. So müssen </w:t>
      </w:r>
      <w:r w:rsidR="00062F0C">
        <w:t xml:space="preserve">zum Beispiel </w:t>
      </w:r>
      <w:r w:rsidR="008E6B3B">
        <w:t>Boutique-Besitzer</w:t>
      </w:r>
      <w:r w:rsidR="00062F0C">
        <w:t xml:space="preserve">, Selbstständige aber auch große </w:t>
      </w:r>
      <w:r w:rsidR="0030257B">
        <w:t xml:space="preserve">Unternehmen und Konzerne ihre Geschäfte schließen und ihre Mitarbeiter </w:t>
      </w:r>
      <w:r w:rsidR="000A1992">
        <w:t>in den Urlaub s</w:t>
      </w:r>
      <w:r w:rsidR="00BA5FD1">
        <w:t>chicken.</w:t>
      </w:r>
      <w:r w:rsidR="004D18C3">
        <w:br/>
        <w:t xml:space="preserve">Sowohl Arbeitnehmer als auch Arbeitgeber werden vor </w:t>
      </w:r>
      <w:r w:rsidR="00786714">
        <w:t>„</w:t>
      </w:r>
      <w:r w:rsidR="004D18C3">
        <w:t>große finanzielle Herausforderungen</w:t>
      </w:r>
      <w:r w:rsidR="00786714">
        <w:t>“</w:t>
      </w:r>
      <w:r w:rsidR="00520785">
        <w:t xml:space="preserve"> </w:t>
      </w:r>
      <w:sdt>
        <w:sdtPr>
          <w:alias w:val="To edit, see citavi.com/edit"/>
          <w:tag w:val="CitaviPlaceholder#ad7d4e3d-cd6b-42a8-b579-d62c4498c828"/>
          <w:id w:val="-1163547452"/>
          <w:placeholder>
            <w:docPart w:val="DefaultPlaceholder_-1854013440"/>
          </w:placeholder>
        </w:sdtPr>
        <w:sdtContent>
          <w:r w:rsidR="00520785">
            <w:rPr>
              <w:noProof/>
            </w:rPr>
            <w:fldChar w:fldCharType="begin"/>
          </w:r>
          <w:r w:rsidR="00520785">
            <w:rPr>
              <w:noProof/>
            </w:rPr>
            <w:instrText>ADDIN CitaviPlaceholder{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}</w:instrText>
          </w:r>
          <w:r w:rsidR="00520785">
            <w:rPr>
              <w:noProof/>
            </w:rPr>
            <w:fldChar w:fldCharType="separate"/>
          </w:r>
          <w:r w:rsidR="00520785">
            <w:rPr>
              <w:noProof/>
            </w:rPr>
            <w:t>(Mackowiak 2020)</w:t>
          </w:r>
          <w:r w:rsidR="00520785">
            <w:rPr>
              <w:noProof/>
            </w:rPr>
            <w:fldChar w:fldCharType="end"/>
          </w:r>
        </w:sdtContent>
      </w:sdt>
      <w:r w:rsidR="00786714">
        <w:t xml:space="preserve"> </w:t>
      </w:r>
      <w:r w:rsidR="004D18C3">
        <w:t>gestellt</w:t>
      </w:r>
      <w:r w:rsidR="00857DEA">
        <w:t xml:space="preserve">, denn laufende Kosten – unter anderem die Miete von Privatwohnungen </w:t>
      </w:r>
      <w:r w:rsidR="00C93EF0">
        <w:t>und</w:t>
      </w:r>
      <w:r w:rsidR="00857DEA">
        <w:t xml:space="preserve"> </w:t>
      </w:r>
      <w:r w:rsidR="00C93EF0">
        <w:t xml:space="preserve">Geschäftsräumen oder auszuzahlende </w:t>
      </w:r>
      <w:r w:rsidR="006D29A2">
        <w:t>Löhne (Kurzarbeit, bezahlter Urlaub) – müssen weiterhin gedeckt werden.</w:t>
      </w:r>
      <w:r w:rsidR="00F37E8C">
        <w:t xml:space="preserve"> </w:t>
      </w:r>
      <w:r w:rsidR="00E25A5E">
        <w:t>„</w:t>
      </w:r>
      <w:r w:rsidR="003022BA">
        <w:t>Es stellt sich vielen die Frage, wie</w:t>
      </w:r>
      <w:r w:rsidR="00E25A5E">
        <w:t xml:space="preserve"> die existenzielle Sicherung…“ </w:t>
      </w:r>
      <w:sdt>
        <w:sdtPr>
          <w:alias w:val="To edit, see citavi.com/edit"/>
          <w:tag w:val="CitaviPlaceholder#c56b7504-6429-4340-907f-8a819fbf699a"/>
          <w:id w:val="959616324"/>
          <w:placeholder>
            <w:docPart w:val="DefaultPlaceholder_-1854013440"/>
          </w:placeholder>
        </w:sdtPr>
        <w:sdtContent>
          <w:r w:rsidR="00E25A5E">
            <w:rPr>
              <w:noProof/>
            </w:rPr>
            <w:fldChar w:fldCharType="begin"/>
          </w:r>
          <w:r w:rsidR="00E25A5E">
            <w:rPr>
              <w:noProof/>
            </w:rPr>
            <w:instrText>ADDIN CitaviPlaceholder{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}</w:instrText>
          </w:r>
          <w:r w:rsidR="00E25A5E">
            <w:rPr>
              <w:noProof/>
            </w:rPr>
            <w:fldChar w:fldCharType="separate"/>
          </w:r>
          <w:r w:rsidR="00E25A5E">
            <w:rPr>
              <w:noProof/>
            </w:rPr>
            <w:t>(Mackowiak 2020)</w:t>
          </w:r>
          <w:r w:rsidR="00E25A5E">
            <w:rPr>
              <w:noProof/>
            </w:rPr>
            <w:fldChar w:fldCharType="end"/>
          </w:r>
        </w:sdtContent>
      </w:sdt>
      <w:r w:rsidR="003022BA">
        <w:t xml:space="preserve"> </w:t>
      </w:r>
      <w:r w:rsidR="001102EB">
        <w:t xml:space="preserve">ihres Lebensstandards weiterhin gewährleistet werden kann </w:t>
      </w:r>
      <w:r w:rsidR="00A232E7">
        <w:t xml:space="preserve">„…und </w:t>
      </w:r>
      <w:r w:rsidR="00A66060">
        <w:t xml:space="preserve">die Notlage überstanden werden kann“ </w:t>
      </w:r>
      <w:sdt>
        <w:sdtPr>
          <w:alias w:val="To edit, see citavi.com/edit"/>
          <w:tag w:val="CitaviPlaceholder#8481427c-785e-405f-8cf1-ff9a67e20196"/>
          <w:id w:val="-318568428"/>
          <w:placeholder>
            <w:docPart w:val="DefaultPlaceholder_-1854013440"/>
          </w:placeholder>
        </w:sdtPr>
        <w:sdtContent>
          <w:r w:rsidR="00A66060">
            <w:rPr>
              <w:noProof/>
            </w:rPr>
            <w:fldChar w:fldCharType="begin"/>
          </w:r>
          <w:r w:rsidR="00A66060">
            <w:rPr>
              <w:noProof/>
            </w:rPr>
            <w:instrText>ADDIN CitaviPlaceholder{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}</w:instrText>
          </w:r>
          <w:r w:rsidR="00A66060">
            <w:rPr>
              <w:noProof/>
            </w:rPr>
            <w:fldChar w:fldCharType="separate"/>
          </w:r>
          <w:r w:rsidR="00A66060">
            <w:rPr>
              <w:noProof/>
            </w:rPr>
            <w:t>(Mackowiak 2020)</w:t>
          </w:r>
          <w:r w:rsidR="00A66060">
            <w:rPr>
              <w:noProof/>
            </w:rPr>
            <w:fldChar w:fldCharType="end"/>
          </w:r>
        </w:sdtContent>
      </w:sdt>
      <w:r w:rsidR="00A66060">
        <w:t>.</w:t>
      </w:r>
      <w:bookmarkStart w:id="0" w:name="_GoBack"/>
      <w:bookmarkEnd w:id="0"/>
    </w:p>
    <w:p w14:paraId="655C0E03" w14:textId="542847B8" w:rsidR="00A821B3" w:rsidRDefault="00A821B3"/>
    <w:sdt>
      <w:sdtPr>
        <w:tag w:val="CitaviBibliography"/>
        <w:id w:val="733896385"/>
        <w:placeholder>
          <w:docPart w:val="DefaultPlaceholder_-1854013440"/>
        </w:placeholder>
      </w:sdtPr>
      <w:sdtEndPr>
        <w:rPr>
          <w:rFonts w:asciiTheme="minorHAnsi" w:eastAsiaTheme="minorHAnsi" w:hAnsiTheme="minorHAnsi" w:cstheme="minorBidi"/>
          <w:color w:val="auto"/>
          <w:sz w:val="22"/>
          <w:szCs w:val="22"/>
        </w:rPr>
      </w:sdtEndPr>
      <w:sdtContent>
        <w:p w14:paraId="6B6968E9" w14:textId="77777777" w:rsidR="00520785" w:rsidRDefault="00A71FB5" w:rsidP="00520785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 w:rsidR="00520785">
            <w:t>Literaturverzeichnis</w:t>
          </w:r>
        </w:p>
        <w:p w14:paraId="7AD8AC02" w14:textId="77777777" w:rsidR="00520785" w:rsidRDefault="00520785" w:rsidP="00520785">
          <w:pPr>
            <w:pStyle w:val="CitaviBibliographyEntry"/>
          </w:pPr>
          <w:bookmarkStart w:id="1" w:name="_CTVL00142f8c48488e4432383439153892eca10"/>
          <w:r>
            <w:t>Braun, Matthias; Dabrock, Peter (2020): Geschlossene Kitas: Kinder sind nicht nur unsere Zukunft - sie haben ein Recht auf Gegenwart. In:</w:t>
          </w:r>
          <w:bookmarkEnd w:id="1"/>
          <w:r>
            <w:t xml:space="preserve"> </w:t>
          </w:r>
          <w:r w:rsidRPr="00520785">
            <w:rPr>
              <w:i/>
            </w:rPr>
            <w:t>DER SPIEGEL</w:t>
          </w:r>
          <w:r w:rsidRPr="00520785">
            <w:t>, 18.04.2020. Online verfügbar unter https://www.spiegel.de/politik/deutschland/corona-krise-und-familien-kinder-haben-ein-recht-auf-gegenwart-a-6864de34-e0fc-47d6-843d-beb3174654f9, zuletzt geprüft am 08.05.2020.</w:t>
          </w:r>
        </w:p>
        <w:p w14:paraId="09831A71" w14:textId="77777777" w:rsidR="00520785" w:rsidRDefault="00520785" w:rsidP="00520785">
          <w:pPr>
            <w:pStyle w:val="CitaviBibliographyEntry"/>
          </w:pPr>
          <w:bookmarkStart w:id="2" w:name="_CTVL0014259344c4e44452d974c8f81a25c40c6"/>
          <w:r>
            <w:t>Horn, Ludwig (2020): Corona-Doppelbelastung trifft Eltern hart - und Mütter besonders? In:</w:t>
          </w:r>
          <w:bookmarkEnd w:id="2"/>
          <w:r>
            <w:t xml:space="preserve"> </w:t>
          </w:r>
          <w:r w:rsidRPr="00520785">
            <w:rPr>
              <w:i/>
            </w:rPr>
            <w:t>WEB.DE News</w:t>
          </w:r>
          <w:r w:rsidRPr="00520785">
            <w:t>, 17.04.2020. Online verfügbar unter https://web.de/magazine/wirtschaft/corona-doppelbelastung-trifft-eltern-hart-muetter-34622496, zuletzt geprüft am 08.05.2020.</w:t>
          </w:r>
        </w:p>
        <w:p w14:paraId="7C69FA89" w14:textId="77777777" w:rsidR="00520785" w:rsidRDefault="00520785" w:rsidP="00520785">
          <w:pPr>
            <w:pStyle w:val="CitaviBibliographyEntry"/>
          </w:pPr>
          <w:bookmarkStart w:id="3" w:name="_CTVL0016657f11522254cccbfd79bd88a46da95"/>
          <w:r>
            <w:t>Kohrs, Camilla; Kampf, Lena (2020): Häusliche Gewalt in der Corona-Krise. In:</w:t>
          </w:r>
          <w:bookmarkEnd w:id="3"/>
          <w:r>
            <w:t xml:space="preserve"> </w:t>
          </w:r>
          <w:r w:rsidRPr="00520785">
            <w:rPr>
              <w:i/>
            </w:rPr>
            <w:t>Süddeutsche Zeitung</w:t>
          </w:r>
          <w:r w:rsidRPr="00520785">
            <w:t>, 06.05.2020. Online verfügbar unter https://www.sueddeutsche.de/politik/coronavirus-haeusliche-gewalt-jugendaemter-1.4899381, zuletzt geprüft am 08.05.2020.</w:t>
          </w:r>
        </w:p>
        <w:p w14:paraId="34925399" w14:textId="77777777" w:rsidR="00520785" w:rsidRDefault="00520785" w:rsidP="00520785">
          <w:pPr>
            <w:pStyle w:val="CitaviBibliographyEntry"/>
          </w:pPr>
          <w:bookmarkStart w:id="4" w:name="_CTVL00132f41cbe996b44b087b473f06680e82a"/>
          <w:r>
            <w:lastRenderedPageBreak/>
            <w:t>Lötsch, Lenore (2020): Corona-Krise: Mehr Zeit für die Familie. Hg. v. NRD Kultur. Online verfügbar unter https://www.ndr.de/kultur/Corona-Krise-Mehr-Zeit-fuer-die-Familie,coronavirus552.html, zuletzt geprüft am 08.05.2020.</w:t>
          </w:r>
        </w:p>
        <w:p w14:paraId="7F9288EC" w14:textId="77777777" w:rsidR="00520785" w:rsidRDefault="00520785" w:rsidP="00520785">
          <w:pPr>
            <w:pStyle w:val="CitaviBibliographyEntry"/>
          </w:pPr>
          <w:bookmarkStart w:id="5" w:name="_CTVL001a907ace64a03499abe2100ab0650bd0a"/>
          <w:bookmarkEnd w:id="4"/>
          <w:r>
            <w:t>Mackowiak, Martyna (2020): Quelle Z - Diese Quelle habe ich mir ausgedacht. Warum? Weil ichs kann. In:</w:t>
          </w:r>
          <w:bookmarkEnd w:id="5"/>
          <w:r>
            <w:t xml:space="preserve"> </w:t>
          </w:r>
          <w:r w:rsidRPr="00520785">
            <w:rPr>
              <w:i/>
            </w:rPr>
            <w:t>HP</w:t>
          </w:r>
          <w:r w:rsidRPr="00520785">
            <w:t>, 09.05.2020, zuletzt geprüft am 09.05.2020.</w:t>
          </w:r>
        </w:p>
        <w:p w14:paraId="4BB444F8" w14:textId="77777777" w:rsidR="00520785" w:rsidRDefault="00520785" w:rsidP="00520785">
          <w:pPr>
            <w:pStyle w:val="CitaviBibliographyEntry"/>
          </w:pPr>
          <w:bookmarkStart w:id="6" w:name="_CTVL001d9d2c9eca5c840f6b218f42a30d8df10"/>
          <w:r>
            <w:t>MDR (2020): Was tun mit der Corona-Freizeit? Online verfügbar unter https://www.mdr.de/nachrichten/ratgeber/haus-hobby/coronavirus-quarantaene-freizeit-tipps-beschaeftigung-kochen-putzen-basteln-100.html, zuletzt geprüft am 08.05.2020.</w:t>
          </w:r>
        </w:p>
        <w:p w14:paraId="6CC24554" w14:textId="77777777" w:rsidR="00520785" w:rsidRDefault="00520785" w:rsidP="00520785">
          <w:pPr>
            <w:pStyle w:val="CitaviBibliographyEntry"/>
          </w:pPr>
          <w:bookmarkStart w:id="7" w:name="_CTVL001d3d19fb3ff4d483fbee21c2221994081"/>
          <w:bookmarkEnd w:id="6"/>
          <w:r>
            <w:t>Seidel, Jörn (2020): Häusliche Gewalt: Kinder und Frauen in Corona-Not. In:</w:t>
          </w:r>
          <w:bookmarkEnd w:id="7"/>
          <w:r>
            <w:t xml:space="preserve"> </w:t>
          </w:r>
          <w:r w:rsidRPr="00520785">
            <w:rPr>
              <w:i/>
            </w:rPr>
            <w:t>wdr.de</w:t>
          </w:r>
          <w:r w:rsidRPr="00520785">
            <w:t>, 23.04.2020. Online verfügbar unter https://www1.wdr.de/nachrichten/haeusliche-gewalt-corona-nrw-100.html, zuletzt geprüft am 08.05.2020.</w:t>
          </w:r>
        </w:p>
        <w:p w14:paraId="285446AC" w14:textId="53B549C2" w:rsidR="00A71FB5" w:rsidRDefault="00520785" w:rsidP="00520785">
          <w:pPr>
            <w:pStyle w:val="CitaviBibliographyEntry"/>
          </w:pPr>
          <w:bookmarkStart w:id="8" w:name="_CTVL001d50f05f4a49c4c1a86216573940d0a82"/>
          <w:r>
            <w:t>Tom (2020): "Gestärkt Hervorgehen" – Positive Lehren Aus Der Corona-Krise » Generation55plus.net. In:</w:t>
          </w:r>
          <w:bookmarkEnd w:id="8"/>
          <w:r>
            <w:t xml:space="preserve"> </w:t>
          </w:r>
          <w:r w:rsidRPr="00520785">
            <w:rPr>
              <w:i/>
            </w:rPr>
            <w:t>Generation55plus.net</w:t>
          </w:r>
          <w:r w:rsidRPr="00520785">
            <w:t>, 01.04.2020. Online verfügbar unter https://www.generation55plus.net/positive-lehren-aus-der-corona-krise/, zuletzt geprüft am 08.05.2020.</w:t>
          </w:r>
          <w:r w:rsidR="00A71FB5">
            <w:fldChar w:fldCharType="end"/>
          </w:r>
        </w:p>
      </w:sdtContent>
    </w:sdt>
    <w:p w14:paraId="14800FEB" w14:textId="77777777" w:rsidR="00A71FB5" w:rsidRDefault="00A71FB5" w:rsidP="00A71FB5"/>
    <w:sectPr w:rsidR="00A71FB5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61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D45"/>
    <w:rsid w:val="00003D35"/>
    <w:rsid w:val="00005C3A"/>
    <w:rsid w:val="00016F21"/>
    <w:rsid w:val="000209B8"/>
    <w:rsid w:val="00023FC0"/>
    <w:rsid w:val="00035D50"/>
    <w:rsid w:val="0003710B"/>
    <w:rsid w:val="00037E43"/>
    <w:rsid w:val="00055DE2"/>
    <w:rsid w:val="00062F0C"/>
    <w:rsid w:val="00066EDB"/>
    <w:rsid w:val="0007021C"/>
    <w:rsid w:val="00082040"/>
    <w:rsid w:val="00093634"/>
    <w:rsid w:val="0009408D"/>
    <w:rsid w:val="000A1992"/>
    <w:rsid w:val="000B20E7"/>
    <w:rsid w:val="000B6143"/>
    <w:rsid w:val="000C2492"/>
    <w:rsid w:val="000D034D"/>
    <w:rsid w:val="000D26F2"/>
    <w:rsid w:val="000D4B92"/>
    <w:rsid w:val="000D5E8C"/>
    <w:rsid w:val="000E00CD"/>
    <w:rsid w:val="00102E54"/>
    <w:rsid w:val="001102EB"/>
    <w:rsid w:val="00110EB0"/>
    <w:rsid w:val="00121489"/>
    <w:rsid w:val="00154452"/>
    <w:rsid w:val="0016502A"/>
    <w:rsid w:val="001702B8"/>
    <w:rsid w:val="001763D4"/>
    <w:rsid w:val="0017791E"/>
    <w:rsid w:val="00181121"/>
    <w:rsid w:val="00186D06"/>
    <w:rsid w:val="00187943"/>
    <w:rsid w:val="0019291B"/>
    <w:rsid w:val="001A4F12"/>
    <w:rsid w:val="001A6941"/>
    <w:rsid w:val="001E1286"/>
    <w:rsid w:val="001E5247"/>
    <w:rsid w:val="00233064"/>
    <w:rsid w:val="002448B6"/>
    <w:rsid w:val="00245D6E"/>
    <w:rsid w:val="0025243B"/>
    <w:rsid w:val="00252D7A"/>
    <w:rsid w:val="00272591"/>
    <w:rsid w:val="002805A3"/>
    <w:rsid w:val="00292592"/>
    <w:rsid w:val="002B2C90"/>
    <w:rsid w:val="002C3D12"/>
    <w:rsid w:val="002C7318"/>
    <w:rsid w:val="002D2C9B"/>
    <w:rsid w:val="003022BA"/>
    <w:rsid w:val="0030257B"/>
    <w:rsid w:val="003029F9"/>
    <w:rsid w:val="00307AFF"/>
    <w:rsid w:val="003147BD"/>
    <w:rsid w:val="00323219"/>
    <w:rsid w:val="00331FAA"/>
    <w:rsid w:val="00373652"/>
    <w:rsid w:val="0037610A"/>
    <w:rsid w:val="003C4E00"/>
    <w:rsid w:val="003D1F4A"/>
    <w:rsid w:val="003D4DCE"/>
    <w:rsid w:val="00404476"/>
    <w:rsid w:val="00406300"/>
    <w:rsid w:val="004154B4"/>
    <w:rsid w:val="00423940"/>
    <w:rsid w:val="0043140B"/>
    <w:rsid w:val="00431E63"/>
    <w:rsid w:val="00436BDE"/>
    <w:rsid w:val="00437098"/>
    <w:rsid w:val="0044537D"/>
    <w:rsid w:val="004500AD"/>
    <w:rsid w:val="004523A2"/>
    <w:rsid w:val="004525A1"/>
    <w:rsid w:val="00453DB8"/>
    <w:rsid w:val="004A773C"/>
    <w:rsid w:val="004B3F4A"/>
    <w:rsid w:val="004B4F30"/>
    <w:rsid w:val="004B51A3"/>
    <w:rsid w:val="004D18C3"/>
    <w:rsid w:val="004D4CBD"/>
    <w:rsid w:val="004E0A4E"/>
    <w:rsid w:val="004E0E69"/>
    <w:rsid w:val="004E309C"/>
    <w:rsid w:val="004F12CC"/>
    <w:rsid w:val="00511D45"/>
    <w:rsid w:val="00516820"/>
    <w:rsid w:val="00520785"/>
    <w:rsid w:val="005444DE"/>
    <w:rsid w:val="00585F5B"/>
    <w:rsid w:val="00592033"/>
    <w:rsid w:val="00593677"/>
    <w:rsid w:val="00594275"/>
    <w:rsid w:val="005A3590"/>
    <w:rsid w:val="005B2C51"/>
    <w:rsid w:val="005B3005"/>
    <w:rsid w:val="005B4229"/>
    <w:rsid w:val="005C3FC4"/>
    <w:rsid w:val="005D3384"/>
    <w:rsid w:val="005D629D"/>
    <w:rsid w:val="005F3DFE"/>
    <w:rsid w:val="005F725B"/>
    <w:rsid w:val="00604BE5"/>
    <w:rsid w:val="00606146"/>
    <w:rsid w:val="006073CF"/>
    <w:rsid w:val="00612590"/>
    <w:rsid w:val="00617212"/>
    <w:rsid w:val="0064076F"/>
    <w:rsid w:val="00652CB8"/>
    <w:rsid w:val="006823A7"/>
    <w:rsid w:val="00685A33"/>
    <w:rsid w:val="00692EAE"/>
    <w:rsid w:val="006A39DD"/>
    <w:rsid w:val="006A3EC4"/>
    <w:rsid w:val="006B4928"/>
    <w:rsid w:val="006D0027"/>
    <w:rsid w:val="006D24CE"/>
    <w:rsid w:val="006D29A2"/>
    <w:rsid w:val="006E325E"/>
    <w:rsid w:val="00722BBD"/>
    <w:rsid w:val="00762C76"/>
    <w:rsid w:val="00784A05"/>
    <w:rsid w:val="00786714"/>
    <w:rsid w:val="007963FA"/>
    <w:rsid w:val="007A1EF9"/>
    <w:rsid w:val="007B5556"/>
    <w:rsid w:val="007B5DBC"/>
    <w:rsid w:val="007E1FA6"/>
    <w:rsid w:val="007E2049"/>
    <w:rsid w:val="007E62C3"/>
    <w:rsid w:val="007E6D34"/>
    <w:rsid w:val="007E7154"/>
    <w:rsid w:val="007F16FE"/>
    <w:rsid w:val="007F2E7B"/>
    <w:rsid w:val="00805F52"/>
    <w:rsid w:val="00817DE6"/>
    <w:rsid w:val="008204D0"/>
    <w:rsid w:val="00823DA2"/>
    <w:rsid w:val="00830CD5"/>
    <w:rsid w:val="0083293F"/>
    <w:rsid w:val="00857DEA"/>
    <w:rsid w:val="0086049C"/>
    <w:rsid w:val="00874E1C"/>
    <w:rsid w:val="00876AFC"/>
    <w:rsid w:val="008864D7"/>
    <w:rsid w:val="008C4F03"/>
    <w:rsid w:val="008E6B3B"/>
    <w:rsid w:val="008F58F9"/>
    <w:rsid w:val="00901CC7"/>
    <w:rsid w:val="009071CE"/>
    <w:rsid w:val="00915847"/>
    <w:rsid w:val="0092384E"/>
    <w:rsid w:val="00945D68"/>
    <w:rsid w:val="00946848"/>
    <w:rsid w:val="009473B0"/>
    <w:rsid w:val="00955487"/>
    <w:rsid w:val="009577A5"/>
    <w:rsid w:val="00965E4E"/>
    <w:rsid w:val="009677AE"/>
    <w:rsid w:val="00977102"/>
    <w:rsid w:val="00985F57"/>
    <w:rsid w:val="00995DA7"/>
    <w:rsid w:val="009A2391"/>
    <w:rsid w:val="009A48F7"/>
    <w:rsid w:val="009C7582"/>
    <w:rsid w:val="009D2747"/>
    <w:rsid w:val="009D5343"/>
    <w:rsid w:val="009F595B"/>
    <w:rsid w:val="009F7A79"/>
    <w:rsid w:val="00A00CEB"/>
    <w:rsid w:val="00A20E8B"/>
    <w:rsid w:val="00A232E7"/>
    <w:rsid w:val="00A35405"/>
    <w:rsid w:val="00A55BFC"/>
    <w:rsid w:val="00A61412"/>
    <w:rsid w:val="00A64321"/>
    <w:rsid w:val="00A66060"/>
    <w:rsid w:val="00A71FB5"/>
    <w:rsid w:val="00A768CF"/>
    <w:rsid w:val="00A770B9"/>
    <w:rsid w:val="00A80B86"/>
    <w:rsid w:val="00A81743"/>
    <w:rsid w:val="00A821B3"/>
    <w:rsid w:val="00A85B59"/>
    <w:rsid w:val="00A9767D"/>
    <w:rsid w:val="00AA7F2C"/>
    <w:rsid w:val="00AB2908"/>
    <w:rsid w:val="00AC23D9"/>
    <w:rsid w:val="00AD47E0"/>
    <w:rsid w:val="00AE695B"/>
    <w:rsid w:val="00AF0711"/>
    <w:rsid w:val="00AF188B"/>
    <w:rsid w:val="00B126DD"/>
    <w:rsid w:val="00B14909"/>
    <w:rsid w:val="00B22025"/>
    <w:rsid w:val="00B2584D"/>
    <w:rsid w:val="00B46870"/>
    <w:rsid w:val="00B478CA"/>
    <w:rsid w:val="00B55946"/>
    <w:rsid w:val="00B71358"/>
    <w:rsid w:val="00BA5FD1"/>
    <w:rsid w:val="00BB5618"/>
    <w:rsid w:val="00BC1EF8"/>
    <w:rsid w:val="00BE23A3"/>
    <w:rsid w:val="00BE5EBC"/>
    <w:rsid w:val="00BF364C"/>
    <w:rsid w:val="00C07F90"/>
    <w:rsid w:val="00C17673"/>
    <w:rsid w:val="00C334B6"/>
    <w:rsid w:val="00C45DBF"/>
    <w:rsid w:val="00C46865"/>
    <w:rsid w:val="00C56E26"/>
    <w:rsid w:val="00C57EBC"/>
    <w:rsid w:val="00C614B6"/>
    <w:rsid w:val="00C7239F"/>
    <w:rsid w:val="00C93EF0"/>
    <w:rsid w:val="00CA737C"/>
    <w:rsid w:val="00CB3B1C"/>
    <w:rsid w:val="00CB3DC7"/>
    <w:rsid w:val="00CC0867"/>
    <w:rsid w:val="00CC4CCE"/>
    <w:rsid w:val="00CD6D16"/>
    <w:rsid w:val="00CE5B15"/>
    <w:rsid w:val="00CF36A1"/>
    <w:rsid w:val="00D17AE2"/>
    <w:rsid w:val="00D37552"/>
    <w:rsid w:val="00D61F63"/>
    <w:rsid w:val="00D62A7B"/>
    <w:rsid w:val="00D647C1"/>
    <w:rsid w:val="00D64980"/>
    <w:rsid w:val="00D649F2"/>
    <w:rsid w:val="00D808DE"/>
    <w:rsid w:val="00D80D07"/>
    <w:rsid w:val="00D927B0"/>
    <w:rsid w:val="00DA455A"/>
    <w:rsid w:val="00DC052D"/>
    <w:rsid w:val="00DC395A"/>
    <w:rsid w:val="00DD5735"/>
    <w:rsid w:val="00DE010E"/>
    <w:rsid w:val="00DF66DB"/>
    <w:rsid w:val="00E115B1"/>
    <w:rsid w:val="00E12778"/>
    <w:rsid w:val="00E21B02"/>
    <w:rsid w:val="00E25A5E"/>
    <w:rsid w:val="00E37A9C"/>
    <w:rsid w:val="00E440E9"/>
    <w:rsid w:val="00E63789"/>
    <w:rsid w:val="00E676EA"/>
    <w:rsid w:val="00E85CB1"/>
    <w:rsid w:val="00E952A4"/>
    <w:rsid w:val="00EB6FAB"/>
    <w:rsid w:val="00EC43DA"/>
    <w:rsid w:val="00EC6B59"/>
    <w:rsid w:val="00ED0B3C"/>
    <w:rsid w:val="00ED667B"/>
    <w:rsid w:val="00EE40DC"/>
    <w:rsid w:val="00F028C5"/>
    <w:rsid w:val="00F07270"/>
    <w:rsid w:val="00F13161"/>
    <w:rsid w:val="00F16F38"/>
    <w:rsid w:val="00F22EBD"/>
    <w:rsid w:val="00F255D4"/>
    <w:rsid w:val="00F37E8C"/>
    <w:rsid w:val="00F41A11"/>
    <w:rsid w:val="00F44F21"/>
    <w:rsid w:val="00F45E64"/>
    <w:rsid w:val="00F62224"/>
    <w:rsid w:val="00F62A55"/>
    <w:rsid w:val="00F82801"/>
    <w:rsid w:val="00F83A0A"/>
    <w:rsid w:val="00F915F2"/>
    <w:rsid w:val="00FA1232"/>
    <w:rsid w:val="00FB186B"/>
    <w:rsid w:val="00FB78A6"/>
    <w:rsid w:val="00FD00E0"/>
    <w:rsid w:val="00FE40B7"/>
    <w:rsid w:val="00FF5938"/>
    <w:rsid w:val="00FF60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92DB849"/>
  <w15:chartTrackingRefBased/>
  <w15:docId w15:val="{31FAE37E-5E09-4C7B-A5E1-D0E0FBAB06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A71FB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semiHidden/>
    <w:unhideWhenUsed/>
    <w:qFormat/>
    <w:rsid w:val="00A71FB5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A71FB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A71FB5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A71FB5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A71FB5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A71FB5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A71FB5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A71FB5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A71FB5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A71FB5"/>
    <w:pPr>
      <w:spacing w:after="120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A71FB5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A71FB5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A71FB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A71FB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A71FB5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A71FB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berschrift2Zchn">
    <w:name w:val="Überschrift 2 Zchn"/>
    <w:basedOn w:val="Absatz-Standardschriftart"/>
    <w:link w:val="berschrift2"/>
    <w:uiPriority w:val="9"/>
    <w:semiHidden/>
    <w:rsid w:val="00A71FB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A71FB5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A71FB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A71FB5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A71FB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A71FB5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A71FB5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A71FB5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A71FB5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A71FB5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A71FB5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A71FB5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A71FB5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A71FB5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A71FB5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A71FB5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A71FB5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A71FB5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A71FB5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A71FB5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A71FB5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A71FB5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A71FB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A71FB5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glossaryDocument" Target="glossary/document.xml"/><Relationship Id="rId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83B6EF3-55F2-4845-A6C9-68EDF0B42432}"/>
      </w:docPartPr>
      <w:docPartBody>
        <w:p w:rsidR="00000000" w:rsidRDefault="002B1AAD">
          <w:r w:rsidRPr="00196CAB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B1AAD"/>
    <w:rsid w:val="002B1A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2B1AAD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7048</Words>
  <Characters>44407</Characters>
  <Application>Microsoft Office Word</Application>
  <DocSecurity>0</DocSecurity>
  <Lines>370</Lines>
  <Paragraphs>102</Paragraphs>
  <ScaleCrop>false</ScaleCrop>
  <Company/>
  <LinksUpToDate>false</LinksUpToDate>
  <CharactersWithSpaces>513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yna Mackowiak</dc:creator>
  <cp:keywords/>
  <dc:description/>
  <cp:lastModifiedBy>Martyna Mackowiak</cp:lastModifiedBy>
  <cp:revision>280</cp:revision>
  <dcterms:created xsi:type="dcterms:W3CDTF">2020-05-06T19:19:00Z</dcterms:created>
  <dcterms:modified xsi:type="dcterms:W3CDTF">2020-05-08T22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loudProjectKey=ducouwk6yiikho7pav7l7jy1220gjbsxo7v58vbmwpkyv3isd04; ProjectName=Corona 1.2 zitieren üben</vt:lpwstr>
  </property>
  <property fmtid="{D5CDD505-2E9C-101B-9397-08002B2CF9AE}" pid="3" name="CitaviDocumentProperty_7">
    <vt:lpwstr>Corona 1.2 zitieren üben</vt:lpwstr>
  </property>
  <property fmtid="{D5CDD505-2E9C-101B-9397-08002B2CF9AE}" pid="4" name="CitaviDocumentProperty_0">
    <vt:lpwstr>f1ed8f7d-1c65-4f06-ad48-3e96e725bea1</vt:lpwstr>
  </property>
  <property fmtid="{D5CDD505-2E9C-101B-9397-08002B2CF9AE}" pid="5" name="CitaviDocumentProperty_1">
    <vt:lpwstr>6.4.0.35</vt:lpwstr>
  </property>
</Properties>
</file>